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Default Extension="pict" ContentType="image/pict"/>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r w:rsidR="004F73EC">
        <w:rPr>
          <w:rFonts w:ascii="Times New Roman" w:hAnsi="Times New Roman"/>
          <w:b/>
          <w:sz w:val="32"/>
        </w:rPr>
        <w:t>shapes the architecture 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1) Do plant genotype-herbivore-parasitoid networks exhibit a compartmentalized structure? (</w:t>
      </w:r>
      <w:r w:rsidR="004178CE">
        <w:rPr>
          <w:rFonts w:ascii="Times New Roman" w:hAnsi="Times New Roman" w:cs="Times New Roman"/>
        </w:rPr>
        <w:t>2) Which processes drive</w:t>
      </w:r>
      <w:r>
        <w:rPr>
          <w:rFonts w:ascii="Times New Roman" w:hAnsi="Times New Roman" w:cs="Times New Roman"/>
        </w:rPr>
        <w:t xml:space="preserve"> the dissimilarity in network structure among different compartments? (3) Which plant and herbivore traits determine this compartmentalized structure? </w:t>
      </w:r>
      <w:r w:rsidR="00E5719D">
        <w:rPr>
          <w:rFonts w:ascii="Times New Roman" w:hAnsi="Times New Roman" w:cs="Times New Roman"/>
        </w:rPr>
        <w:t xml:space="preserve">Our results </w:t>
      </w:r>
      <w:r w:rsidR="00905D55">
        <w:rPr>
          <w:rFonts w:ascii="Times New Roman" w:hAnsi="Times New Roman" w:cs="Times New Roman"/>
        </w:rPr>
        <w:t>highlight the genetic contingency of ecological networks…</w:t>
      </w:r>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160FDB"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160FDB" w:rsidRPr="006776CD">
        <w:rPr>
          <w:rFonts w:ascii="Times New Roman" w:hAnsi="Times New Roman"/>
        </w:rPr>
        <w:fldChar w:fldCharType="separate"/>
      </w:r>
      <w:r w:rsidR="003B008D" w:rsidRPr="00BF0E93">
        <w:rPr>
          <w:rFonts w:ascii="Times New Roman" w:hAnsi="Times New Roman"/>
          <w:noProof/>
        </w:rPr>
        <w:t>(Brunsfeld, Soltis, &amp; Soltis, 1991)</w:t>
      </w:r>
      <w:r w:rsidR="00160FDB" w:rsidRPr="006776CD">
        <w:rPr>
          <w:rFonts w:ascii="Times New Roman" w:hAnsi="Times New Roman"/>
        </w:rPr>
        <w:fldChar w:fldCharType="end"/>
      </w:r>
      <w:r w:rsidR="003B008D">
        <w:rPr>
          <w:rFonts w:ascii="Times New Roman" w:hAnsi="Times New Roman"/>
        </w:rPr>
        <w:t xml:space="preserve"> and phenotypic variation </w:t>
      </w:r>
      <w:r w:rsidR="00160FDB"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160FDB"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160FDB"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6E410A">
        <w:rPr>
          <w:rFonts w:ascii="Times New Roman" w:hAnsi="Times New Roman"/>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160FDB"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160FDB" w:rsidRPr="006776CD">
        <w:rPr>
          <w:rFonts w:ascii="Times New Roman" w:hAnsi="Times New Roman"/>
        </w:rPr>
        <w:fldChar w:fldCharType="separate"/>
      </w:r>
      <w:r w:rsidR="006E410A" w:rsidRPr="006776CD">
        <w:rPr>
          <w:rFonts w:ascii="Times New Roman" w:hAnsi="Times New Roman"/>
          <w:noProof/>
        </w:rPr>
        <w:t>2006)</w:t>
      </w:r>
      <w:r w:rsidR="00160FDB"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The closed nature of these galls restricts the n</w:t>
      </w:r>
      <w:r w:rsidR="00D06103">
        <w:rPr>
          <w:rFonts w:ascii="Times New Roman" w:hAnsi="Times New Roman"/>
        </w:rPr>
        <w:t xml:space="preserve">atural enemy community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6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Table S1 contains a list of species names and relevant biological details for 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r w:rsidR="00972540">
        <w:rPr>
          <w:rFonts w:ascii="Times New Roman" w:hAnsi="Times New Roman"/>
        </w:rPr>
        <w:t xml:space="preserve">Parasitoid attack rates for many gall systems are fundamentally influenced by gall size </w:t>
      </w:r>
      <w:r w:rsidR="00DB7F2A">
        <w:rPr>
          <w:rFonts w:ascii="Times New Roman" w:hAnsi="Times New Roman"/>
        </w:rPr>
        <w:t xml:space="preserve">(Craig’s work, R. </w:t>
      </w:r>
      <w:proofErr w:type="spellStart"/>
      <w:r w:rsidR="00DB7F2A">
        <w:rPr>
          <w:rFonts w:ascii="Times New Roman" w:hAnsi="Times New Roman"/>
        </w:rPr>
        <w:t>stroboilides</w:t>
      </w:r>
      <w:proofErr w:type="spellEnd"/>
      <w:r w:rsidR="00DB7F2A">
        <w:rPr>
          <w:rFonts w:ascii="Times New Roman" w:hAnsi="Times New Roman"/>
        </w:rPr>
        <w:t xml:space="preserve"> work). </w:t>
      </w:r>
      <w:r w:rsidR="00972540">
        <w:rPr>
          <w:rFonts w:ascii="Times New Roman" w:hAnsi="Times New Roman"/>
        </w:rPr>
        <w:t>L</w:t>
      </w:r>
      <w:r w:rsidR="00DB7F2A">
        <w:rPr>
          <w:rFonts w:ascii="Times New Roman" w:hAnsi="Times New Roman"/>
        </w:rPr>
        <w:t>arger galls are increasingly more difficult for parasitoids to</w:t>
      </w:r>
      <w:r w:rsidR="00972540">
        <w:rPr>
          <w:rFonts w:ascii="Times New Roman" w:hAnsi="Times New Roman"/>
        </w:rPr>
        <w:t xml:space="preserve"> access larva, because they become limited by the length of their ovipositor. Therefore, we focused on this gall functional trait as a potential mediator of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 xml:space="preserve">cted from around Humboldt Bay)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 - 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common garden are available in Barbour et al. (2014, i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ED3A54" w:rsidRPr="006776CD"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 – 9 trees</w:t>
      </w:r>
      <w:r w:rsidRPr="006776CD">
        <w:rPr>
          <w:rFonts w:ascii="Times New Roman" w:hAnsi="Times New Roman"/>
        </w:rPr>
        <w:t>)</w:t>
      </w:r>
      <w:r>
        <w:rPr>
          <w:rFonts w:ascii="Times New Roman" w:hAnsi="Times New Roman"/>
        </w:rPr>
        <w:t xml:space="preserve">. </w:t>
      </w:r>
      <w:r w:rsidR="00F137F6">
        <w:rPr>
          <w:rFonts w:ascii="Times New Roman" w:hAnsi="Times New Roman"/>
        </w:rPr>
        <w:t>In order to scale our sampling to shoot densities,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The timing of collection was important because if galls were collected too early, we would not be able to reliably sample the parasitoid community.</w:t>
      </w:r>
      <w:r w:rsidR="00F137F6">
        <w:rPr>
          <w:rFonts w:ascii="Times New Roman" w:hAnsi="Times New Roman"/>
        </w:rPr>
        <w:t xml:space="preserve"> </w:t>
      </w:r>
      <w:r w:rsidRPr="006776CD">
        <w:rPr>
          <w:rFonts w:ascii="Times New Roman" w:hAnsi="Times New Roman"/>
        </w:rPr>
        <w:t>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4178CE" w:rsidRDefault="004178CE" w:rsidP="006E410A">
      <w:pPr>
        <w:spacing w:line="480" w:lineRule="auto"/>
        <w:rPr>
          <w:rFonts w:ascii="Times New Roman" w:hAnsi="Times New Roman"/>
        </w:rPr>
      </w:pPr>
    </w:p>
    <w:p w:rsidR="003D153B" w:rsidRPr="004178CE" w:rsidRDefault="004178CE" w:rsidP="006776CD">
      <w:pPr>
        <w:spacing w:line="480" w:lineRule="auto"/>
        <w:rPr>
          <w:rFonts w:ascii="Times New Roman" w:hAnsi="Times New Roman"/>
        </w:rPr>
      </w:pPr>
      <w:r w:rsidRPr="004178CE">
        <w:rPr>
          <w:rFonts w:ascii="Times New Roman" w:hAnsi="Times New Roman" w:cs="Times New Roman"/>
          <w:b/>
        </w:rPr>
        <w:t>Do plant genotype-herbivore-parasitoid networks exhibit a compartmentalized structure?</w:t>
      </w:r>
      <w:r>
        <w:rPr>
          <w:rFonts w:ascii="Times New Roman" w:hAnsi="Times New Roman" w:cs="Times New Roman"/>
        </w:rPr>
        <w:t xml:space="preserve"> </w:t>
      </w:r>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determine if the willow genotype-herbivore-parasitoid network exhibited a compartmentalized structure</w:t>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standardizing them by the number of shoots surveyed. </w:t>
      </w:r>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parasitoid links made up the second set of nodes. 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network. </w:t>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 xml:space="preserve">To identit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 </w:t>
      </w:r>
      <w:r w:rsidR="00A46582">
        <w:rPr>
          <w:rFonts w:ascii="Times New Roman" w:hAnsi="Times New Roman"/>
        </w:rPr>
        <w:t xml:space="preserve">value </w:t>
      </w:r>
      <w:r w:rsidR="007A431E">
        <w:rPr>
          <w:rFonts w:ascii="Times New Roman" w:hAnsi="Times New Roman"/>
          <w:i/>
        </w:rPr>
        <w:t>Q</w:t>
      </w:r>
      <w:r w:rsidR="007A431E">
        <w:rPr>
          <w:rFonts w:ascii="Times New Roman" w:hAnsi="Times New Roman"/>
        </w:rPr>
        <w:t>.</w:t>
      </w:r>
      <w:r w:rsidR="00D846E2">
        <w:rPr>
          <w:rFonts w:ascii="Times New Roman" w:hAnsi="Times New Roman"/>
        </w:rPr>
        <w:t xml:space="preserve"> This modularity value is calculated as, </w:t>
      </w:r>
    </w:p>
    <w:p w:rsidR="00A46582" w:rsidRDefault="00394C17" w:rsidP="003D153B">
      <w:pPr>
        <w:spacing w:line="480" w:lineRule="auto"/>
        <w:rPr>
          <w:rFonts w:ascii="Times New Roman" w:hAnsi="Times New Roman"/>
        </w:rPr>
      </w:pPr>
      <w:r w:rsidRPr="001B6C0C">
        <w:rPr>
          <w:rFonts w:ascii="Times New Roman" w:hAnsi="Times New Roman"/>
          <w:position w:val="-30"/>
        </w:rPr>
        <w:object w:dxaOrig="278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38.85pt;height:33.15pt" o:ole="">
            <v:imagedata r:id="rId5" r:pict="rId6" o:title=""/>
          </v:shape>
          <o:OLEObject Type="Embed" ProgID="Equation.3" ShapeID="_x0000_i1039" DrawAspect="Content" ObjectID="_1344333652" r:id="rId7"/>
        </w:obje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amp; 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 Higher values of </w:t>
      </w:r>
      <w:r>
        <w:rPr>
          <w:rFonts w:ascii="Times New Roman" w:hAnsi="Times New Roman"/>
          <w:i/>
        </w:rPr>
        <w:t xml:space="preserve">Q </w:t>
      </w:r>
      <w:r w:rsidR="00D846E2">
        <w:rPr>
          <w:rFonts w:ascii="Times New Roman" w:hAnsi="Times New Roman"/>
        </w:rPr>
        <w:t>indicate 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Sinc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r>
        <w:rPr>
          <w:rFonts w:ascii="Times New Roman" w:hAnsi="Times New Roman"/>
        </w:rPr>
        <w:t>nodes</w:t>
      </w:r>
      <w:r w:rsidRPr="006776CD">
        <w:rPr>
          <w:rFonts w:ascii="Times New Roman" w:hAnsi="Times New Roman"/>
        </w:rPr>
        <w:t xml:space="preserve"> in the network, the number of links between </w:t>
      </w:r>
      <w:r>
        <w:rPr>
          <w:rFonts w:ascii="Times New Roman" w:hAnsi="Times New Roman"/>
        </w:rPr>
        <w:t>nodes</w:t>
      </w:r>
      <w:r w:rsidRPr="006776CD">
        <w:rPr>
          <w:rFonts w:ascii="Times New Roman" w:hAnsi="Times New Roman"/>
        </w:rPr>
        <w:t xml:space="preserve">, and the total number of </w:t>
      </w:r>
      <w:r>
        <w:rPr>
          <w:rFonts w:ascii="Times New Roman" w:hAnsi="Times New Roman"/>
        </w:rPr>
        <w:t>links</w:t>
      </w:r>
      <w:r w:rsidRPr="006776CD">
        <w:rPr>
          <w:rFonts w:ascii="Times New Roman" w:hAnsi="Times New Roman"/>
        </w:rPr>
        <w:t xml:space="preserve"> observed </w:t>
      </w:r>
      <w:r w:rsidR="00160FDB"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160FDB" w:rsidRPr="006776CD">
        <w:rPr>
          <w:rFonts w:ascii="Times New Roman" w:hAnsi="Times New Roman"/>
        </w:rPr>
        <w:fldChar w:fldCharType="separate"/>
      </w:r>
      <w:r w:rsidRPr="006776CD">
        <w:rPr>
          <w:rFonts w:ascii="Times New Roman" w:hAnsi="Times New Roman"/>
          <w:noProof/>
        </w:rPr>
        <w:t>(Dormann &amp; Strauss, 2013; Thébault, 2012)</w:t>
      </w:r>
      <w:r w:rsidR="00160FDB"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RDefault="004178CE" w:rsidP="003D153B">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DD6759" w:rsidRDefault="00E87A1D" w:rsidP="003D153B">
      <w:pPr>
        <w:spacing w:line="480" w:lineRule="auto"/>
        <w:rPr>
          <w:rFonts w:ascii="Times New Roman" w:hAnsi="Times New Roman" w:cs="Times New Roman"/>
        </w:rPr>
      </w:pPr>
      <w:proofErr w:type="spellStart"/>
      <w:r>
        <w:rPr>
          <w:rFonts w:ascii="Times New Roman" w:hAnsi="Times New Roman" w:cs="Times New Roman"/>
        </w:rPr>
        <w:t>Poisot</w:t>
      </w:r>
      <w:proofErr w:type="spellEnd"/>
      <w:r>
        <w:rPr>
          <w:rFonts w:ascii="Times New Roman" w:hAnsi="Times New Roman" w:cs="Times New Roman"/>
        </w:rPr>
        <w:t xml:space="preserve"> et al. (2012) proposed a general framework for measuring t</w:t>
      </w:r>
      <w:r w:rsidR="00043648">
        <w:rPr>
          <w:rFonts w:ascii="Times New Roman" w:hAnsi="Times New Roman" w:cs="Times New Roman"/>
        </w:rPr>
        <w:t xml:space="preserve">he dissimilarity between networks </w:t>
      </w:r>
      <w:r w:rsidR="00215823">
        <w:rPr>
          <w:rFonts w:ascii="Times New Roman" w:hAnsi="Times New Roman" w:cs="Times New Roman"/>
        </w:rPr>
        <w:t xml:space="preserve">by </w:t>
      </w:r>
      <w:r>
        <w:rPr>
          <w:rFonts w:ascii="Times New Roman" w:hAnsi="Times New Roman" w:cs="Times New Roman"/>
        </w:rPr>
        <w:t xml:space="preserve">analyzing </w:t>
      </w:r>
      <w:r w:rsidR="00215823">
        <w:rPr>
          <w:rFonts w:ascii="Times New Roman" w:hAnsi="Times New Roman" w:cs="Times New Roman"/>
        </w:rPr>
        <w:t>differences</w:t>
      </w:r>
      <w:r w:rsidR="00043648">
        <w:rPr>
          <w:rFonts w:ascii="Times New Roman" w:hAnsi="Times New Roman" w:cs="Times New Roman"/>
        </w:rPr>
        <w:t xml:space="preserve"> in the composition of their links (i.e., species interactions). These differences in link composition can then be partitioned into species turnover and </w:t>
      </w:r>
      <w:r>
        <w:rPr>
          <w:rFonts w:ascii="Times New Roman" w:hAnsi="Times New Roman" w:cs="Times New Roman"/>
        </w:rPr>
        <w:t>interaction</w:t>
      </w:r>
      <w:r w:rsidR="00043648">
        <w:rPr>
          <w:rFonts w:ascii="Times New Roman" w:hAnsi="Times New Roman" w:cs="Times New Roman"/>
        </w:rPr>
        <w:t xml:space="preserve"> components</w:t>
      </w:r>
      <w:r>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proofErr w:type="spellStart"/>
      <w:r w:rsidR="00DE37B7">
        <w:rPr>
          <w:rFonts w:ascii="Times New Roman" w:hAnsi="Times New Roman" w:cs="Times New Roman"/>
        </w:rPr>
        <w:t>Poisot</w:t>
      </w:r>
      <w:proofErr w:type="spellEnd"/>
      <w:r w:rsidR="00DE37B7">
        <w:rPr>
          <w:rFonts w:ascii="Times New Roman" w:hAnsi="Times New Roman" w:cs="Times New Roman"/>
        </w:rPr>
        <w:t xml:space="preserve"> et al.’s (2012) framework is amenable for both qualitative (i.e., presence/absence data) and quantitative networks given that an appropriate dissimilarity index is chosen.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42406F" w:rsidRDefault="000F365E"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w:t>
      </w:r>
      <w:r w:rsidR="00157F4A">
        <w:rPr>
          <w:rFonts w:ascii="Times New Roman" w:hAnsi="Times New Roman"/>
          <w:i/>
        </w:rPr>
        <w:t xml:space="preserve"> This is where I think I should focus on variation in susceptibility to different galling insects.</w:t>
      </w:r>
    </w:p>
    <w:p w:rsidR="0042406F" w:rsidRDefault="0042406F" w:rsidP="006776CD">
      <w:pPr>
        <w:spacing w:line="480" w:lineRule="auto"/>
        <w:rPr>
          <w:rFonts w:ascii="Times New Roman" w:hAnsi="Times New Roman"/>
          <w:i/>
        </w:rPr>
      </w:pPr>
    </w:p>
    <w:p w:rsidR="00891B74" w:rsidRPr="0042406F" w:rsidRDefault="0042406F" w:rsidP="006776CD">
      <w:pPr>
        <w:spacing w:line="480" w:lineRule="auto"/>
        <w:rPr>
          <w:rFonts w:ascii="Times New Roman" w:hAnsi="Times New Roman"/>
          <w:b/>
          <w:smallCaps/>
        </w:rPr>
      </w:pPr>
      <w:r w:rsidRPr="0042406F">
        <w:rPr>
          <w:rFonts w:ascii="Times New Roman" w:hAnsi="Times New Roman"/>
          <w:b/>
          <w:smallCaps/>
        </w:rPr>
        <w:t>Results</w:t>
      </w:r>
    </w:p>
    <w:sectPr w:rsidR="00891B74" w:rsidRPr="0042406F" w:rsidSect="003F3715">
      <w:pgSz w:w="12240" w:h="15840"/>
      <w:pgMar w:top="1440" w:right="1797" w:bottom="1440" w:left="1797" w:header="709" w:footer="709" w:gutter="0"/>
      <w:lnNumType w:countBy="1" w:restart="continuous"/>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361CB"/>
    <w:rsid w:val="00043648"/>
    <w:rsid w:val="00080C58"/>
    <w:rsid w:val="000B2870"/>
    <w:rsid w:val="000E1A85"/>
    <w:rsid w:val="000F365E"/>
    <w:rsid w:val="0010352F"/>
    <w:rsid w:val="001105AF"/>
    <w:rsid w:val="00113E61"/>
    <w:rsid w:val="001230F7"/>
    <w:rsid w:val="00157F4A"/>
    <w:rsid w:val="00160FDB"/>
    <w:rsid w:val="0016278B"/>
    <w:rsid w:val="00182EA5"/>
    <w:rsid w:val="001B6C0C"/>
    <w:rsid w:val="001D1CC7"/>
    <w:rsid w:val="001F5DE3"/>
    <w:rsid w:val="001F6BA3"/>
    <w:rsid w:val="002032BD"/>
    <w:rsid w:val="00215823"/>
    <w:rsid w:val="002227C5"/>
    <w:rsid w:val="00282C81"/>
    <w:rsid w:val="002A06DB"/>
    <w:rsid w:val="002B5D6F"/>
    <w:rsid w:val="002C0F2F"/>
    <w:rsid w:val="002C3526"/>
    <w:rsid w:val="00316D1C"/>
    <w:rsid w:val="003231FB"/>
    <w:rsid w:val="003420CF"/>
    <w:rsid w:val="003817F9"/>
    <w:rsid w:val="00387052"/>
    <w:rsid w:val="00394C17"/>
    <w:rsid w:val="003A1C1F"/>
    <w:rsid w:val="003B008D"/>
    <w:rsid w:val="003C5905"/>
    <w:rsid w:val="003D153B"/>
    <w:rsid w:val="003F3715"/>
    <w:rsid w:val="00401F9C"/>
    <w:rsid w:val="004065AE"/>
    <w:rsid w:val="004103E4"/>
    <w:rsid w:val="004178CE"/>
    <w:rsid w:val="0042406F"/>
    <w:rsid w:val="00432127"/>
    <w:rsid w:val="004425C6"/>
    <w:rsid w:val="00467AE9"/>
    <w:rsid w:val="00481A37"/>
    <w:rsid w:val="00496C64"/>
    <w:rsid w:val="004A1B57"/>
    <w:rsid w:val="004A6E84"/>
    <w:rsid w:val="004F73EC"/>
    <w:rsid w:val="00503D24"/>
    <w:rsid w:val="005110A6"/>
    <w:rsid w:val="00530ABE"/>
    <w:rsid w:val="00534CCA"/>
    <w:rsid w:val="00540BBE"/>
    <w:rsid w:val="00556B9F"/>
    <w:rsid w:val="00571EEB"/>
    <w:rsid w:val="00590E9D"/>
    <w:rsid w:val="00590FE7"/>
    <w:rsid w:val="005A25B3"/>
    <w:rsid w:val="005C0FE8"/>
    <w:rsid w:val="005C2B27"/>
    <w:rsid w:val="005E0A3F"/>
    <w:rsid w:val="005F7F1E"/>
    <w:rsid w:val="00621F0A"/>
    <w:rsid w:val="00624533"/>
    <w:rsid w:val="00645055"/>
    <w:rsid w:val="006754A5"/>
    <w:rsid w:val="006776CD"/>
    <w:rsid w:val="0068413C"/>
    <w:rsid w:val="00691F27"/>
    <w:rsid w:val="006A55BE"/>
    <w:rsid w:val="006B3AAB"/>
    <w:rsid w:val="006E410A"/>
    <w:rsid w:val="006F2B4D"/>
    <w:rsid w:val="007251AC"/>
    <w:rsid w:val="007502B3"/>
    <w:rsid w:val="00777557"/>
    <w:rsid w:val="00785223"/>
    <w:rsid w:val="007A431E"/>
    <w:rsid w:val="007C15DF"/>
    <w:rsid w:val="00811F1F"/>
    <w:rsid w:val="008157C8"/>
    <w:rsid w:val="00831641"/>
    <w:rsid w:val="00833710"/>
    <w:rsid w:val="00834BBF"/>
    <w:rsid w:val="00845CA9"/>
    <w:rsid w:val="00882508"/>
    <w:rsid w:val="008868F0"/>
    <w:rsid w:val="00890EEE"/>
    <w:rsid w:val="00890F33"/>
    <w:rsid w:val="00891B74"/>
    <w:rsid w:val="008A6AB6"/>
    <w:rsid w:val="008B67A5"/>
    <w:rsid w:val="008B72B1"/>
    <w:rsid w:val="008B7B7F"/>
    <w:rsid w:val="008D3129"/>
    <w:rsid w:val="008F005F"/>
    <w:rsid w:val="008F5FE5"/>
    <w:rsid w:val="009056E0"/>
    <w:rsid w:val="00905D55"/>
    <w:rsid w:val="0091485F"/>
    <w:rsid w:val="00914E5E"/>
    <w:rsid w:val="00925DCC"/>
    <w:rsid w:val="00930034"/>
    <w:rsid w:val="00972540"/>
    <w:rsid w:val="009774B9"/>
    <w:rsid w:val="009809B4"/>
    <w:rsid w:val="009A449D"/>
    <w:rsid w:val="009A549D"/>
    <w:rsid w:val="009D288E"/>
    <w:rsid w:val="00A2257C"/>
    <w:rsid w:val="00A37657"/>
    <w:rsid w:val="00A37908"/>
    <w:rsid w:val="00A46582"/>
    <w:rsid w:val="00AA2856"/>
    <w:rsid w:val="00AD1E6F"/>
    <w:rsid w:val="00AE74F5"/>
    <w:rsid w:val="00B531D5"/>
    <w:rsid w:val="00B62B48"/>
    <w:rsid w:val="00B81A32"/>
    <w:rsid w:val="00B9204E"/>
    <w:rsid w:val="00B97C4A"/>
    <w:rsid w:val="00BA7212"/>
    <w:rsid w:val="00BB60D8"/>
    <w:rsid w:val="00BC4A84"/>
    <w:rsid w:val="00BF0E93"/>
    <w:rsid w:val="00C02481"/>
    <w:rsid w:val="00C12CE3"/>
    <w:rsid w:val="00C24D34"/>
    <w:rsid w:val="00C34412"/>
    <w:rsid w:val="00C56F60"/>
    <w:rsid w:val="00C6354A"/>
    <w:rsid w:val="00C66885"/>
    <w:rsid w:val="00C734AD"/>
    <w:rsid w:val="00CB7BB2"/>
    <w:rsid w:val="00CD1604"/>
    <w:rsid w:val="00D06103"/>
    <w:rsid w:val="00D4201B"/>
    <w:rsid w:val="00D4699B"/>
    <w:rsid w:val="00D846E2"/>
    <w:rsid w:val="00D97530"/>
    <w:rsid w:val="00DA1896"/>
    <w:rsid w:val="00DB624B"/>
    <w:rsid w:val="00DB7F2A"/>
    <w:rsid w:val="00DC1106"/>
    <w:rsid w:val="00DC6F7D"/>
    <w:rsid w:val="00DD32AC"/>
    <w:rsid w:val="00DD34E2"/>
    <w:rsid w:val="00DD6759"/>
    <w:rsid w:val="00DE37B7"/>
    <w:rsid w:val="00DF39F0"/>
    <w:rsid w:val="00E043CE"/>
    <w:rsid w:val="00E45DF1"/>
    <w:rsid w:val="00E5719D"/>
    <w:rsid w:val="00E6732D"/>
    <w:rsid w:val="00E87A1D"/>
    <w:rsid w:val="00E94F05"/>
    <w:rsid w:val="00ED3A54"/>
    <w:rsid w:val="00EF46ED"/>
    <w:rsid w:val="00F137F6"/>
    <w:rsid w:val="00F43FA7"/>
    <w:rsid w:val="00F57C40"/>
    <w:rsid w:val="00F874B9"/>
    <w:rsid w:val="00F96A46"/>
    <w:rsid w:val="00FC53AE"/>
    <w:rsid w:val="00FD320E"/>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ict"/><Relationship Id="rId7" Type="http://schemas.openxmlformats.org/officeDocument/2006/relationships/oleObject" Target="embeddings/Microsoft_Equation1.bin"/><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5</TotalTime>
  <Pages>9</Pages>
  <Words>2241</Words>
  <Characters>13002</Characters>
  <Application>Microsoft Macintosh Word</Application>
  <DocSecurity>0</DocSecurity>
  <Lines>265</Lines>
  <Paragraphs>46</Paragraphs>
  <ScaleCrop>false</ScaleCrop>
  <Company>University of British Columbia</Company>
  <LinksUpToDate>false</LinksUpToDate>
  <CharactersWithSpaces>156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68</cp:revision>
  <dcterms:created xsi:type="dcterms:W3CDTF">2014-03-01T15:38:00Z</dcterms:created>
  <dcterms:modified xsi:type="dcterms:W3CDTF">2014-08-2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